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F4D248" w14:textId="77777777" w:rsidR="00C40350" w:rsidRPr="00C40350" w:rsidRDefault="00C40350" w:rsidP="00C40350">
      <w:pPr>
        <w:pStyle w:val="NormalWeb"/>
        <w:rPr>
          <w:rFonts w:asciiTheme="majorBidi" w:hAnsiTheme="majorBidi" w:cstheme="majorBidi"/>
          <w:sz w:val="22"/>
          <w:szCs w:val="22"/>
        </w:rPr>
      </w:pPr>
    </w:p>
    <w:p w14:paraId="4833D0D9" w14:textId="77777777" w:rsidR="00C40350" w:rsidRPr="00C40350" w:rsidRDefault="00C40350" w:rsidP="00C40350">
      <w:pPr>
        <w:tabs>
          <w:tab w:val="left" w:pos="1356"/>
        </w:tabs>
        <w:jc w:val="both"/>
        <w:rPr>
          <w:rFonts w:asciiTheme="majorBidi" w:hAnsiTheme="majorBidi" w:cstheme="majorBidi"/>
          <w:b/>
          <w:bCs/>
          <w:sz w:val="22"/>
          <w:szCs w:val="22"/>
        </w:rPr>
      </w:pPr>
      <w:r w:rsidRPr="00C40350">
        <w:rPr>
          <w:rFonts w:asciiTheme="majorBidi" w:hAnsiTheme="majorBidi" w:cstheme="majorBidi"/>
          <w:b/>
          <w:bCs/>
          <w:sz w:val="22"/>
          <w:szCs w:val="22"/>
        </w:rPr>
        <w:t>Table 1. Definite disease-causing genes for rare genetic variants and common genetic variants loci in inherited cardiac disease</w:t>
      </w:r>
    </w:p>
    <w:tbl>
      <w:tblPr>
        <w:tblStyle w:val="GridTable4-Accent1"/>
        <w:tblpPr w:leftFromText="180" w:rightFromText="180" w:vertAnchor="text" w:horzAnchor="margin" w:tblpY="198"/>
        <w:tblW w:w="14127" w:type="dxa"/>
        <w:tblLayout w:type="fixed"/>
        <w:tblLook w:val="04A0" w:firstRow="1" w:lastRow="0" w:firstColumn="1" w:lastColumn="0" w:noHBand="0" w:noVBand="1"/>
      </w:tblPr>
      <w:tblGrid>
        <w:gridCol w:w="804"/>
        <w:gridCol w:w="5953"/>
        <w:gridCol w:w="708"/>
        <w:gridCol w:w="5953"/>
        <w:gridCol w:w="709"/>
      </w:tblGrid>
      <w:tr w:rsidR="00C40350" w:rsidRPr="00C40350" w14:paraId="3D3D39CE" w14:textId="77777777" w:rsidTr="0037050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" w:type="dxa"/>
            <w:vAlign w:val="bottom"/>
          </w:tcPr>
          <w:p w14:paraId="06DFF39F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rPr>
                <w:rFonts w:asciiTheme="majorBidi" w:hAnsiTheme="majorBidi" w:cstheme="majorBidi"/>
                <w:sz w:val="22"/>
                <w:szCs w:val="22"/>
              </w:rPr>
            </w:pPr>
          </w:p>
        </w:tc>
        <w:tc>
          <w:tcPr>
            <w:tcW w:w="5953" w:type="dxa"/>
            <w:vAlign w:val="bottom"/>
          </w:tcPr>
          <w:p w14:paraId="5891C59F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Rare variants, high effect size</w:t>
            </w:r>
          </w:p>
        </w:tc>
        <w:tc>
          <w:tcPr>
            <w:tcW w:w="708" w:type="dxa"/>
            <w:vAlign w:val="bottom"/>
          </w:tcPr>
          <w:p w14:paraId="6B573AB4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Ref.</w:t>
            </w:r>
          </w:p>
        </w:tc>
        <w:tc>
          <w:tcPr>
            <w:tcW w:w="5953" w:type="dxa"/>
            <w:vAlign w:val="bottom"/>
          </w:tcPr>
          <w:p w14:paraId="0C73F258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Common variants, low effect size</w:t>
            </w:r>
          </w:p>
        </w:tc>
        <w:tc>
          <w:tcPr>
            <w:tcW w:w="709" w:type="dxa"/>
            <w:vAlign w:val="bottom"/>
          </w:tcPr>
          <w:p w14:paraId="5724E39F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Ref.</w:t>
            </w:r>
          </w:p>
        </w:tc>
      </w:tr>
      <w:tr w:rsidR="00C40350" w:rsidRPr="00C40350" w14:paraId="2F93DD47" w14:textId="77777777" w:rsidTr="003705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" w:type="dxa"/>
          </w:tcPr>
          <w:p w14:paraId="70DF7504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LQTS</w:t>
            </w:r>
          </w:p>
        </w:tc>
        <w:tc>
          <w:tcPr>
            <w:tcW w:w="5953" w:type="dxa"/>
          </w:tcPr>
          <w:p w14:paraId="47990AD8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>KCNQ1, KCNH2, SCN5A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t xml:space="preserve"> (typical LQTS)</w:t>
            </w:r>
          </w:p>
          <w:p w14:paraId="5541EBFD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 xml:space="preserve">CALM1, CALM2, CALM3, TRDN 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t>(atypical LQTS)</w:t>
            </w:r>
          </w:p>
        </w:tc>
        <w:tc>
          <w:tcPr>
            <w:tcW w:w="708" w:type="dxa"/>
          </w:tcPr>
          <w:p w14:paraId="5D073BD9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BZGxlcjwvQXV0aG9yPjxZZWFyPjIwMjA8L1llYXI+PElE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BZGxlcjwvQXV0aG9yPjxZZWFyPjIwMjA8L1llYXI+PElE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30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  <w:tc>
          <w:tcPr>
            <w:tcW w:w="5953" w:type="dxa"/>
          </w:tcPr>
          <w:p w14:paraId="798FE618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>NOS1AP</w:t>
            </w:r>
            <w:r w:rsidRPr="00C40350">
              <w:rPr>
                <w:rFonts w:asciiTheme="majorBidi" w:hAnsiTheme="majorBidi" w:cstheme="majorBidi"/>
                <w:sz w:val="22"/>
                <w:szCs w:val="22"/>
                <w:lang w:val="en-US"/>
              </w:rPr>
              <w:t xml:space="preserve">, </w:t>
            </w: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>KCNQ1</w:t>
            </w:r>
            <w:r w:rsidRPr="00C40350">
              <w:rPr>
                <w:rFonts w:asciiTheme="majorBidi" w:hAnsiTheme="majorBidi" w:cstheme="majorBidi"/>
                <w:sz w:val="22"/>
                <w:szCs w:val="22"/>
                <w:lang w:val="en-US"/>
              </w:rPr>
              <w:t xml:space="preserve">, </w:t>
            </w: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>KLF12</w:t>
            </w:r>
          </w:p>
        </w:tc>
        <w:tc>
          <w:tcPr>
            <w:tcW w:w="709" w:type="dxa"/>
          </w:tcPr>
          <w:p w14:paraId="207B2700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MYWhyb3VjaGk8L0F1dGhvcj48WWVhcj4yMDIwPC9ZZWFy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MYWhyb3VjaGk8L0F1dGhvcj48WWVhcj4yMDIwPC9ZZWFy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31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C40350" w:rsidRPr="00C40350" w14:paraId="121CDFB1" w14:textId="77777777" w:rsidTr="003705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" w:type="dxa"/>
          </w:tcPr>
          <w:p w14:paraId="569CC20F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rPr>
                <w:rFonts w:asciiTheme="majorBidi" w:hAnsiTheme="majorBidi" w:cstheme="majorBidi"/>
                <w:sz w:val="22"/>
                <w:szCs w:val="22"/>
              </w:rPr>
            </w:pPr>
            <w:proofErr w:type="spellStart"/>
            <w:r w:rsidRPr="00C40350">
              <w:rPr>
                <w:rFonts w:asciiTheme="majorBidi" w:hAnsiTheme="majorBidi" w:cstheme="majorBidi"/>
                <w:sz w:val="22"/>
                <w:szCs w:val="22"/>
              </w:rPr>
              <w:t>BrS</w:t>
            </w:r>
            <w:proofErr w:type="spellEnd"/>
          </w:p>
        </w:tc>
        <w:tc>
          <w:tcPr>
            <w:tcW w:w="5953" w:type="dxa"/>
          </w:tcPr>
          <w:p w14:paraId="56CDAE69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>SCN5A</w:t>
            </w:r>
          </w:p>
        </w:tc>
        <w:tc>
          <w:tcPr>
            <w:tcW w:w="708" w:type="dxa"/>
          </w:tcPr>
          <w:p w14:paraId="2BA8E0BE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Ib3NzZWluaTwvQXV0aG9yPjxZZWFyPjIwMTg8L1llYXI+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Ib3NzZWluaTwvQXV0aG9yPjxZZWFyPjIwMTg8L1llYXI+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34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  <w:tc>
          <w:tcPr>
            <w:tcW w:w="5953" w:type="dxa"/>
          </w:tcPr>
          <w:p w14:paraId="08C29066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>SCN5A, SCN10A, HEY2</w:t>
            </w:r>
          </w:p>
        </w:tc>
        <w:tc>
          <w:tcPr>
            <w:tcW w:w="709" w:type="dxa"/>
          </w:tcPr>
          <w:p w14:paraId="2B2A5573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CZXp6aW5hPC9BdXRob3I+PFllYXI+MjAxMzwvWWVhcj48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CZXp6aW5hPC9BdXRob3I+PFllYXI+MjAxMzwvWWVhcj48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35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C40350" w:rsidRPr="00C40350" w14:paraId="659C1E9D" w14:textId="77777777" w:rsidTr="0037050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" w:type="dxa"/>
          </w:tcPr>
          <w:p w14:paraId="78BE44A4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HCM</w:t>
            </w:r>
          </w:p>
        </w:tc>
        <w:tc>
          <w:tcPr>
            <w:tcW w:w="5953" w:type="dxa"/>
          </w:tcPr>
          <w:p w14:paraId="365C4263" w14:textId="77777777" w:rsidR="00C40350" w:rsidRPr="00C40350" w:rsidRDefault="00C40350" w:rsidP="0037050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MYBPC3, MYH7, TNNT2, TNNI3, TPM1, ACTC1, MYL2, MYL3</w:t>
            </w:r>
          </w:p>
        </w:tc>
        <w:tc>
          <w:tcPr>
            <w:tcW w:w="708" w:type="dxa"/>
          </w:tcPr>
          <w:p w14:paraId="0C6B9EB8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JbmdsZXM8L0F1dGhvcj48WWVhcj4yMDE5PC9ZZWFyPjxJ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JbmdsZXM8L0F1dGhvcj48WWVhcj4yMDE5PC9ZZWFyPjxJ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48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  <w:tc>
          <w:tcPr>
            <w:tcW w:w="5953" w:type="dxa"/>
          </w:tcPr>
          <w:p w14:paraId="17B4A8A7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>HSPB7, SLC35F1, BAG3, PKD1, NSF, FHOD3, FNDC3B, ACTBL2, DNAJC18, CDKN1A, CCDC136, SYNPO2L, VTI1A, ZNF592, PRKCA, SMARCB1, SLC6A6</w:t>
            </w: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>, PLN, TBX3, ADPRHL1, ALPK3, SPPL2C, MMP11</w:t>
            </w:r>
          </w:p>
        </w:tc>
        <w:tc>
          <w:tcPr>
            <w:tcW w:w="709" w:type="dxa"/>
          </w:tcPr>
          <w:p w14:paraId="08B6BDCD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UYWRyb3M8L0F1dGhvcj48WWVhcj4yMDIxPC9ZZWFyPjxJ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UYWRyb3M8L0F1dGhvcj48WWVhcj4yMDIxPC9ZZWFyPjxJ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40, 41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  <w:tr w:rsidR="00C40350" w:rsidRPr="00C40350" w14:paraId="119B0593" w14:textId="77777777" w:rsidTr="0037050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4" w:type="dxa"/>
          </w:tcPr>
          <w:p w14:paraId="314F4F44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t>DCM</w:t>
            </w:r>
          </w:p>
        </w:tc>
        <w:tc>
          <w:tcPr>
            <w:tcW w:w="5953" w:type="dxa"/>
          </w:tcPr>
          <w:p w14:paraId="4AA0C290" w14:textId="77777777" w:rsidR="00C40350" w:rsidRPr="00C40350" w:rsidRDefault="00C40350" w:rsidP="0037050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BAG3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DES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FLNC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LMNA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MYH7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PLN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RBM20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SCN5A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TNNC1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TNNT2</w:t>
            </w:r>
            <w:r w:rsidRPr="00C40350">
              <w:rPr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,</w:t>
            </w:r>
            <w:r w:rsidRPr="00C40350">
              <w:rPr>
                <w:rStyle w:val="apple-converted-space"/>
                <w:rFonts w:asciiTheme="majorBidi" w:hAnsiTheme="majorBidi" w:cstheme="majorBidi"/>
                <w:color w:val="000000"/>
                <w:sz w:val="22"/>
                <w:szCs w:val="22"/>
                <w:shd w:val="clear" w:color="auto" w:fill="FFFFFF"/>
              </w:rPr>
              <w:t> </w:t>
            </w:r>
            <w:r w:rsidRPr="00C40350">
              <w:rPr>
                <w:rFonts w:asciiTheme="majorBidi" w:hAnsiTheme="majorBidi" w:cstheme="majorBidi"/>
                <w:i/>
                <w:iCs/>
                <w:color w:val="000000"/>
                <w:sz w:val="22"/>
                <w:szCs w:val="22"/>
              </w:rPr>
              <w:t>TTN</w:t>
            </w:r>
          </w:p>
          <w:p w14:paraId="1454E682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</w:rPr>
              <w:t>DSP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t xml:space="preserve"> (strong)</w:t>
            </w:r>
          </w:p>
        </w:tc>
        <w:tc>
          <w:tcPr>
            <w:tcW w:w="708" w:type="dxa"/>
          </w:tcPr>
          <w:p w14:paraId="181BB4B0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Kb3JkYW48L0F1dGhvcj48WWVhcj4yMDIxPC9ZZWFyPjxJ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Kb3JkYW48L0F1dGhvcj48WWVhcj4yMDIxPC9ZZWFyPjxJ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42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  <w:tc>
          <w:tcPr>
            <w:tcW w:w="5953" w:type="dxa"/>
          </w:tcPr>
          <w:p w14:paraId="79EF84E6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>HSPB7, BAG3, SLC6A6</w:t>
            </w:r>
            <w:r w:rsidRPr="00C40350">
              <w:rPr>
                <w:rFonts w:asciiTheme="majorBidi" w:hAnsiTheme="majorBidi" w:cstheme="majorBidi"/>
                <w:sz w:val="22"/>
                <w:szCs w:val="22"/>
                <w:lang w:val="en-US"/>
              </w:rPr>
              <w:t>,</w:t>
            </w:r>
            <w:r w:rsidRPr="00C40350">
              <w:rPr>
                <w:rFonts w:asciiTheme="majorBidi" w:hAnsiTheme="majorBidi" w:cstheme="majorBidi"/>
                <w:i/>
                <w:iCs/>
                <w:sz w:val="22"/>
                <w:szCs w:val="22"/>
                <w:lang w:val="en-US"/>
              </w:rPr>
              <w:t xml:space="preserve"> SMARCB1</w:t>
            </w:r>
          </w:p>
        </w:tc>
        <w:tc>
          <w:tcPr>
            <w:tcW w:w="709" w:type="dxa"/>
          </w:tcPr>
          <w:p w14:paraId="74CA57E6" w14:textId="77777777" w:rsidR="00C40350" w:rsidRPr="00C40350" w:rsidRDefault="00C40350" w:rsidP="00370503">
            <w:pPr>
              <w:pStyle w:val="NormalWeb"/>
              <w:spacing w:before="0" w:beforeAutospacing="0" w:after="0" w:afterAutospacing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2"/>
                <w:szCs w:val="22"/>
              </w:rPr>
            </w:pP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HYXJuaWVyPC9BdXRob3I+PFllYXI+MjAyMTwvWWVhcj48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begin">
                <w:fldData xml:space="preserve">PEVuZE5vdGU+PENpdGU+PEF1dGhvcj5HYXJuaWVyPC9BdXRob3I+PFllYXI+MjAyMTwvWWVhcj48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</w:fldData>
              </w:fldCha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instrText xml:space="preserve"> ADDIN EN.CITE.DATA </w:instrTex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separate"/>
            </w:r>
            <w:r w:rsidRPr="00C40350">
              <w:rPr>
                <w:rFonts w:asciiTheme="majorBidi" w:hAnsiTheme="majorBidi" w:cstheme="majorBidi"/>
                <w:noProof/>
                <w:sz w:val="22"/>
                <w:szCs w:val="22"/>
              </w:rPr>
              <w:t>(46)</w:t>
            </w:r>
            <w:r w:rsidRPr="00C40350">
              <w:rPr>
                <w:rFonts w:asciiTheme="majorBidi" w:hAnsiTheme="majorBidi" w:cstheme="majorBidi"/>
                <w:sz w:val="22"/>
                <w:szCs w:val="22"/>
              </w:rPr>
              <w:fldChar w:fldCharType="end"/>
            </w:r>
          </w:p>
        </w:tc>
      </w:tr>
    </w:tbl>
    <w:p w14:paraId="033184FD" w14:textId="77777777" w:rsidR="00C40350" w:rsidRPr="00C40350" w:rsidRDefault="00C40350" w:rsidP="00C40350">
      <w:pPr>
        <w:tabs>
          <w:tab w:val="left" w:pos="1356"/>
        </w:tabs>
        <w:rPr>
          <w:rFonts w:asciiTheme="majorBidi" w:hAnsiTheme="majorBidi" w:cstheme="majorBidi"/>
        </w:rPr>
      </w:pPr>
    </w:p>
    <w:p w14:paraId="1DC7944F" w14:textId="77777777" w:rsidR="00C40350" w:rsidRPr="00C40350" w:rsidRDefault="00C40350" w:rsidP="00C40350">
      <w:pPr>
        <w:tabs>
          <w:tab w:val="left" w:pos="1356"/>
        </w:tabs>
        <w:rPr>
          <w:rFonts w:asciiTheme="majorBidi" w:hAnsiTheme="majorBidi" w:cstheme="majorBidi"/>
          <w:sz w:val="22"/>
          <w:szCs w:val="22"/>
        </w:rPr>
      </w:pPr>
    </w:p>
    <w:p w14:paraId="4EEDFEEB" w14:textId="2292A159" w:rsidR="00821621" w:rsidRPr="00C40350" w:rsidRDefault="00C40350" w:rsidP="00C40350">
      <w:pPr>
        <w:tabs>
          <w:tab w:val="left" w:pos="1356"/>
        </w:tabs>
        <w:rPr>
          <w:rFonts w:asciiTheme="majorBidi" w:hAnsiTheme="majorBidi" w:cstheme="majorBidi"/>
        </w:rPr>
      </w:pPr>
      <w:r w:rsidRPr="00C40350">
        <w:rPr>
          <w:rFonts w:asciiTheme="majorBidi" w:hAnsiTheme="majorBidi" w:cstheme="majorBidi"/>
          <w:sz w:val="22"/>
          <w:szCs w:val="22"/>
        </w:rPr>
        <w:t xml:space="preserve">LQTS, long QT syndrome; </w:t>
      </w:r>
      <w:proofErr w:type="spellStart"/>
      <w:r w:rsidRPr="00C40350">
        <w:rPr>
          <w:rFonts w:asciiTheme="majorBidi" w:hAnsiTheme="majorBidi" w:cstheme="majorBidi"/>
          <w:sz w:val="22"/>
          <w:szCs w:val="22"/>
        </w:rPr>
        <w:t>BrS</w:t>
      </w:r>
      <w:proofErr w:type="spellEnd"/>
      <w:r w:rsidRPr="00C40350">
        <w:rPr>
          <w:rFonts w:asciiTheme="majorBidi" w:hAnsiTheme="majorBidi" w:cstheme="majorBidi"/>
          <w:sz w:val="22"/>
          <w:szCs w:val="22"/>
        </w:rPr>
        <w:t xml:space="preserve">, </w:t>
      </w:r>
      <w:proofErr w:type="spellStart"/>
      <w:r w:rsidRPr="00C40350">
        <w:rPr>
          <w:rFonts w:asciiTheme="majorBidi" w:hAnsiTheme="majorBidi" w:cstheme="majorBidi"/>
          <w:sz w:val="22"/>
          <w:szCs w:val="22"/>
        </w:rPr>
        <w:t>Brugada</w:t>
      </w:r>
      <w:proofErr w:type="spellEnd"/>
      <w:r w:rsidRPr="00C40350">
        <w:rPr>
          <w:rFonts w:asciiTheme="majorBidi" w:hAnsiTheme="majorBidi" w:cstheme="majorBidi"/>
          <w:sz w:val="22"/>
          <w:szCs w:val="22"/>
        </w:rPr>
        <w:t xml:space="preserve"> syndrome; HCM, hypertrophic cardiomyopathy; DCM, dilated cardiomyopath</w:t>
      </w:r>
      <w:r w:rsidRPr="00C40350">
        <w:rPr>
          <w:rFonts w:asciiTheme="majorBidi" w:hAnsiTheme="majorBidi" w:cstheme="majorBidi"/>
          <w:sz w:val="22"/>
          <w:szCs w:val="22"/>
        </w:rPr>
        <w:t>y</w:t>
      </w:r>
    </w:p>
    <w:sectPr w:rsidR="00821621" w:rsidRPr="00C40350" w:rsidSect="009B580A">
      <w:pgSz w:w="1682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580A"/>
    <w:rsid w:val="00045AA6"/>
    <w:rsid w:val="002B2547"/>
    <w:rsid w:val="004B01EE"/>
    <w:rsid w:val="00671454"/>
    <w:rsid w:val="006E2D77"/>
    <w:rsid w:val="0073448C"/>
    <w:rsid w:val="00821621"/>
    <w:rsid w:val="00864594"/>
    <w:rsid w:val="009B580A"/>
    <w:rsid w:val="00B24AAD"/>
    <w:rsid w:val="00C40350"/>
    <w:rsid w:val="00C525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D98E29B"/>
  <w15:chartTrackingRefBased/>
  <w15:docId w15:val="{B50D0877-5132-7A42-A2BD-E45D1B0ED1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B580A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customStyle="1" w:styleId="apple-converted-space">
    <w:name w:val="apple-converted-space"/>
    <w:basedOn w:val="DefaultParagraphFont"/>
    <w:rsid w:val="009B580A"/>
  </w:style>
  <w:style w:type="table" w:styleId="GridTable4-Accent1">
    <w:name w:val="Grid Table 4 Accent 1"/>
    <w:basedOn w:val="TableNormal"/>
    <w:uiPriority w:val="49"/>
    <w:rsid w:val="009B580A"/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5</Words>
  <Characters>998</Characters>
  <Application>Microsoft Office Word</Application>
  <DocSecurity>0</DocSecurity>
  <Lines>8</Lines>
  <Paragraphs>2</Paragraphs>
  <ScaleCrop>false</ScaleCrop>
  <Company/>
  <LinksUpToDate>false</LinksUpToDate>
  <CharactersWithSpaces>1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el Ben-Haim</dc:creator>
  <cp:keywords/>
  <dc:description/>
  <cp:lastModifiedBy>Yael Ben-Haim</cp:lastModifiedBy>
  <cp:revision>2</cp:revision>
  <cp:lastPrinted>2021-12-01T12:28:00Z</cp:lastPrinted>
  <dcterms:created xsi:type="dcterms:W3CDTF">2021-12-01T12:28:00Z</dcterms:created>
  <dcterms:modified xsi:type="dcterms:W3CDTF">2021-12-05T14:45:00Z</dcterms:modified>
</cp:coreProperties>
</file>